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576104" w:rsidRDefault="00576104"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ADEOTI OPEYEMI REBECCA</w:t>
      </w:r>
    </w:p>
    <w:p w:rsidR="00DD46C3" w:rsidRPr="00DD46C3" w:rsidRDefault="00576104" w:rsidP="00DD46C3">
      <w:pPr>
        <w:tabs>
          <w:tab w:val="left" w:pos="0"/>
        </w:tabs>
        <w:spacing w:after="0"/>
        <w:jc w:val="center"/>
        <w:rPr>
          <w:rFonts w:ascii="Times New Roman" w:hAnsi="Times New Roman" w:cs="Times New Roman"/>
          <w:b/>
          <w:sz w:val="24"/>
          <w:szCs w:val="24"/>
        </w:rPr>
      </w:pPr>
      <w:r w:rsidRPr="00576104">
        <w:rPr>
          <w:rFonts w:ascii="Times New Roman" w:hAnsi="Times New Roman" w:cs="Times New Roman"/>
          <w:b/>
          <w:sz w:val="24"/>
          <w:szCs w:val="24"/>
        </w:rPr>
        <w:t>ND/23/SLT/PT/0232</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2D4174"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867275"/>
            <wp:effectExtent l="0" t="533400" r="0" b="523875"/>
            <wp:docPr id="3" name="Picture 3" descr="C:\Users\USER\Downloads\WhatsApp Image 2025-10-06 at 1.12.0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10-06 at 1.12.08 PM.jpeg"/>
                    <pic:cNvPicPr>
                      <a:picLocks noChangeAspect="1" noChangeArrowheads="1"/>
                    </pic:cNvPicPr>
                  </pic:nvPicPr>
                  <pic:blipFill>
                    <a:blip r:embed="rId6"/>
                    <a:srcRect/>
                    <a:stretch>
                      <a:fillRect/>
                    </a:stretch>
                  </pic:blipFill>
                  <pic:spPr bwMode="auto">
                    <a:xfrm rot="5400000">
                      <a:off x="0" y="0"/>
                      <a:ext cx="5943600" cy="4867275"/>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00FF" w:rsidRDefault="007D00FF" w:rsidP="00672D75">
      <w:pPr>
        <w:spacing w:after="0" w:line="240" w:lineRule="auto"/>
      </w:pPr>
      <w:r>
        <w:separator/>
      </w:r>
    </w:p>
  </w:endnote>
  <w:endnote w:type="continuationSeparator" w:id="1">
    <w:p w:rsidR="007D00FF" w:rsidRDefault="007D00FF"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2D4174">
      <w:rPr>
        <w:noProof/>
      </w:rPr>
      <w:t>iii</w:t>
    </w:r>
    <w:r>
      <w:fldChar w:fldCharType="end"/>
    </w:r>
  </w:p>
  <w:p w:rsidR="00021A49" w:rsidRDefault="007D00F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2D4174">
      <w:rPr>
        <w:noProof/>
      </w:rPr>
      <w:t>i</w:t>
    </w:r>
    <w:r>
      <w:fldChar w:fldCharType="end"/>
    </w:r>
  </w:p>
  <w:p w:rsidR="00021A49" w:rsidRDefault="007D00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00FF" w:rsidRDefault="007D00FF" w:rsidP="00672D75">
      <w:pPr>
        <w:spacing w:after="0" w:line="240" w:lineRule="auto"/>
      </w:pPr>
      <w:r>
        <w:separator/>
      </w:r>
    </w:p>
  </w:footnote>
  <w:footnote w:type="continuationSeparator" w:id="1">
    <w:p w:rsidR="007D00FF" w:rsidRDefault="007D00FF"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11781"/>
    <w:rsid w:val="0029237E"/>
    <w:rsid w:val="002D4174"/>
    <w:rsid w:val="002D5C2D"/>
    <w:rsid w:val="00305948"/>
    <w:rsid w:val="003A6E10"/>
    <w:rsid w:val="003E785E"/>
    <w:rsid w:val="00456474"/>
    <w:rsid w:val="004B4F65"/>
    <w:rsid w:val="00504DEB"/>
    <w:rsid w:val="00576104"/>
    <w:rsid w:val="00602547"/>
    <w:rsid w:val="00643C80"/>
    <w:rsid w:val="00672D75"/>
    <w:rsid w:val="007D00FF"/>
    <w:rsid w:val="007E6F38"/>
    <w:rsid w:val="009B7D6C"/>
    <w:rsid w:val="00A143B9"/>
    <w:rsid w:val="00A479F5"/>
    <w:rsid w:val="00A822EC"/>
    <w:rsid w:val="00AE0A7A"/>
    <w:rsid w:val="00B76574"/>
    <w:rsid w:val="00DD46C3"/>
    <w:rsid w:val="00E14E9F"/>
    <w:rsid w:val="00EE176D"/>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4</TotalTime>
  <Pages>28</Pages>
  <Words>5335</Words>
  <Characters>30415</Characters>
  <Application>Microsoft Office Word</Application>
  <DocSecurity>0</DocSecurity>
  <Lines>253</Lines>
  <Paragraphs>71</Paragraphs>
  <ScaleCrop>false</ScaleCrop>
  <Company/>
  <LinksUpToDate>false</LinksUpToDate>
  <CharactersWithSpaces>35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cp:revision>
  <dcterms:created xsi:type="dcterms:W3CDTF">2025-08-07T11:20:00Z</dcterms:created>
  <dcterms:modified xsi:type="dcterms:W3CDTF">2025-10-06T12:13:00Z</dcterms:modified>
</cp:coreProperties>
</file>